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72878" w:rsidRPr="00587845" w:rsidRDefault="00A72878" w:rsidP="00A72878">
      <w:pPr>
        <w:pStyle w:val="Heading1"/>
        <w:numPr>
          <w:ilvl w:val="0"/>
          <w:numId w:val="0"/>
        </w:numPr>
        <w:rPr>
          <w:rFonts w:ascii="Times New Roman" w:hAnsi="Times New Roman" w:cs="Times New Roman"/>
          <w:color w:val="FFFFFF"/>
        </w:rPr>
      </w:pPr>
      <w:bookmarkStart w:id="0" w:name="__RefHeading__78334_1579177405"/>
      <w:bookmarkStart w:id="1" w:name="__RefHeading__175_1696878657"/>
      <w:bookmarkEnd w:id="0"/>
      <w:bookmarkEnd w:id="1"/>
    </w:p>
    <w:p w:rsidR="00A72878" w:rsidRPr="00587845" w:rsidRDefault="00A72878" w:rsidP="00A72878">
      <w:pPr>
        <w:pStyle w:val="TEUnsoed-Title"/>
        <w:rPr>
          <w:rFonts w:ascii="Times New Roman" w:hAnsi="Times New Roman" w:cs="Times New Roman"/>
        </w:rPr>
      </w:pPr>
      <w:r w:rsidRPr="00587845">
        <w:rPr>
          <w:rFonts w:ascii="Times New Roman" w:hAnsi="Times New Roman" w:cs="Times New Roman"/>
        </w:rPr>
        <w:t>proposal proyek keteknikan</w:t>
      </w:r>
    </w:p>
    <w:p w:rsidR="00A72878" w:rsidRPr="00587845" w:rsidRDefault="00A72878" w:rsidP="00A72878">
      <w:pPr>
        <w:pStyle w:val="TEUnsoed-Title"/>
        <w:rPr>
          <w:rFonts w:ascii="Times New Roman" w:hAnsi="Times New Roman" w:cs="Times New Roman"/>
          <w:caps w:val="0"/>
        </w:rPr>
      </w:pPr>
    </w:p>
    <w:p w:rsidR="00A72878" w:rsidRPr="00587845" w:rsidRDefault="00DA7730" w:rsidP="00A72878">
      <w:pPr>
        <w:pStyle w:val="TEUnsoed-Title"/>
        <w:rPr>
          <w:rFonts w:ascii="Times New Roman" w:hAnsi="Times New Roman" w:cs="Times New Roman"/>
        </w:rPr>
      </w:pPr>
      <w:r w:rsidRPr="00587845">
        <w:rPr>
          <w:rFonts w:ascii="Times New Roman" w:hAnsi="Times New Roman" w:cs="Times New Roman"/>
          <w:caps w:val="0"/>
          <w:lang w:val="en-US"/>
        </w:rPr>
        <w:t>SMART</w:t>
      </w:r>
      <w:r w:rsidR="00175B90" w:rsidRPr="00587845">
        <w:rPr>
          <w:rFonts w:ascii="Times New Roman" w:hAnsi="Times New Roman" w:cs="Times New Roman"/>
          <w:caps w:val="0"/>
          <w:lang w:val="en-US"/>
        </w:rPr>
        <w:t xml:space="preserve"> PARKING SYSTEM</w:t>
      </w:r>
      <w:r w:rsidR="006D31AB" w:rsidRPr="00587845">
        <w:rPr>
          <w:rFonts w:ascii="Times New Roman" w:hAnsi="Times New Roman" w:cs="Times New Roman"/>
          <w:caps w:val="0"/>
        </w:rPr>
        <w:t xml:space="preserve"> (SPS)</w:t>
      </w:r>
    </w:p>
    <w:p w:rsidR="00A72878" w:rsidRPr="00587845" w:rsidRDefault="00A72878" w:rsidP="00A72878">
      <w:pPr>
        <w:pStyle w:val="TEUnsoed-Subtitle"/>
        <w:spacing w:line="360" w:lineRule="auto"/>
        <w:jc w:val="left"/>
        <w:rPr>
          <w:rFonts w:ascii="Times New Roman" w:hAnsi="Times New Roman" w:cs="Times New Roman"/>
          <w:sz w:val="24"/>
          <w:szCs w:val="24"/>
        </w:rPr>
      </w:pPr>
    </w:p>
    <w:p w:rsidR="00A72878" w:rsidRPr="00587845" w:rsidRDefault="00A72878" w:rsidP="00A72878">
      <w:pPr>
        <w:jc w:val="center"/>
        <w:rPr>
          <w:rFonts w:ascii="Times New Roman" w:hAnsi="Times New Roman" w:cs="Times New Roman"/>
          <w:b/>
          <w:sz w:val="28"/>
          <w:lang w:val="en-US"/>
        </w:rPr>
      </w:pPr>
      <w:r w:rsidRPr="00587845">
        <w:rPr>
          <w:rFonts w:ascii="Times New Roman" w:hAnsi="Times New Roman" w:cs="Times New Roman"/>
          <w:sz w:val="28"/>
        </w:rPr>
        <w:t xml:space="preserve">Disusun untuk memenuhi </w:t>
      </w:r>
      <w:proofErr w:type="spellStart"/>
      <w:r w:rsidRPr="00587845">
        <w:rPr>
          <w:rFonts w:ascii="Times New Roman" w:hAnsi="Times New Roman" w:cs="Times New Roman"/>
          <w:sz w:val="28"/>
          <w:lang w:val="en-US"/>
        </w:rPr>
        <w:t>tugas</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mata</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uliah</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Proyek</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eteknikan</w:t>
      </w:r>
      <w:proofErr w:type="spellEnd"/>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EC7061" w:rsidP="00A72878">
      <w:pPr>
        <w:pStyle w:val="TEUnsoed-Subtitle"/>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136FAC2A" wp14:editId="3E2C8620">
            <wp:extent cx="1799590" cy="1799590"/>
            <wp:effectExtent l="0" t="0" r="0" b="0"/>
            <wp:docPr id="2" name="Picture 26" descr="D:\KP\IMG-20170611-WA0024_fi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IMG-20170611-WA0024_fix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rPr>
        <w:t>Disusun oleh:</w:t>
      </w:r>
    </w:p>
    <w:p w:rsidR="00A72878" w:rsidRPr="00587845" w:rsidRDefault="00A72878" w:rsidP="00A72878">
      <w:pPr>
        <w:pStyle w:val="TEUnsoed-Subtitle"/>
        <w:rPr>
          <w:rFonts w:ascii="Times New Roman" w:hAnsi="Times New Roman" w:cs="Times New Roman"/>
          <w:lang w:val="en-US"/>
        </w:rPr>
      </w:pPr>
    </w:p>
    <w:p w:rsidR="00A72878" w:rsidRPr="00587845" w:rsidRDefault="00B80E22"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lang w:val="en-US"/>
        </w:rPr>
        <w:t>Jonathan</w:t>
      </w:r>
      <w:r w:rsidR="00A72878" w:rsidRPr="00587845">
        <w:rPr>
          <w:rFonts w:ascii="Times New Roman" w:hAnsi="Times New Roman" w:cs="Times New Roman"/>
          <w:lang w:val="en-US"/>
        </w:rPr>
        <w:t xml:space="preserve"> </w:t>
      </w:r>
      <w:proofErr w:type="spellStart"/>
      <w:r w:rsidR="00A72878" w:rsidRPr="00587845">
        <w:rPr>
          <w:rFonts w:ascii="Times New Roman" w:hAnsi="Times New Roman" w:cs="Times New Roman"/>
          <w:lang w:val="en-US"/>
        </w:rPr>
        <w:t>Setiawan</w:t>
      </w:r>
      <w:proofErr w:type="spellEnd"/>
      <w:r w:rsidR="00A72878" w:rsidRPr="00587845">
        <w:rPr>
          <w:rFonts w:ascii="Times New Roman" w:hAnsi="Times New Roman" w:cs="Times New Roman"/>
          <w:lang w:val="en-US"/>
        </w:rPr>
        <w:t xml:space="preserve"> (H1</w:t>
      </w:r>
      <w:r w:rsidRPr="00587845">
        <w:rPr>
          <w:rFonts w:ascii="Times New Roman" w:hAnsi="Times New Roman" w:cs="Times New Roman"/>
        </w:rPr>
        <w:t>A</w:t>
      </w:r>
      <w:r w:rsidR="00A72878" w:rsidRPr="00587845">
        <w:rPr>
          <w:rFonts w:ascii="Times New Roman" w:hAnsi="Times New Roman" w:cs="Times New Roman"/>
          <w:lang w:val="en-US"/>
        </w:rPr>
        <w:t>015045)</w:t>
      </w:r>
    </w:p>
    <w:p w:rsidR="00A72878" w:rsidRPr="00587845" w:rsidRDefault="00A72878"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rPr>
        <w:t>Rizki Nur Hidayat</w:t>
      </w:r>
      <w:r w:rsidRPr="00587845">
        <w:rPr>
          <w:rFonts w:ascii="Times New Roman" w:hAnsi="Times New Roman" w:cs="Times New Roman"/>
          <w:lang w:val="en-US"/>
        </w:rPr>
        <w:t xml:space="preserve">  (</w:t>
      </w:r>
      <w:r w:rsidRPr="00587845">
        <w:rPr>
          <w:rFonts w:ascii="Times New Roman" w:hAnsi="Times New Roman" w:cs="Times New Roman"/>
        </w:rPr>
        <w:t>H1A015069</w:t>
      </w:r>
      <w:r w:rsidRPr="00587845">
        <w:rPr>
          <w:rFonts w:ascii="Times New Roman" w:hAnsi="Times New Roman" w:cs="Times New Roman"/>
          <w:lang w:val="en-US"/>
        </w:rPr>
        <w:t>)</w:t>
      </w: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KEMENTERIAN RISET, TEKNOLOGI DAN PENDIDIKAN TINGGI</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UNIVERSITAS JENDERAL SOEDIRMAN</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 xml:space="preserve">FAKULTAS TEKNIK </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JURUSAN/PROGRAM STUDI TEKNIK ELEKTRO</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PURBALINGGA</w:t>
      </w:r>
    </w:p>
    <w:p w:rsidR="00A72878" w:rsidRPr="00587845" w:rsidRDefault="00A72878" w:rsidP="00A72878">
      <w:pPr>
        <w:pStyle w:val="TEUnsoed-Subtitle"/>
        <w:rPr>
          <w:rFonts w:ascii="Times New Roman" w:hAnsi="Times New Roman" w:cs="Times New Roman"/>
          <w:lang w:val="en-US"/>
        </w:rPr>
        <w:sectPr w:rsidR="00A72878" w:rsidRPr="00587845">
          <w:pgSz w:w="11906" w:h="16838"/>
          <w:pgMar w:top="567" w:right="1134" w:bottom="1134" w:left="1701" w:header="720" w:footer="720" w:gutter="0"/>
          <w:pgNumType w:fmt="lowerRoman"/>
          <w:cols w:space="720"/>
          <w:docGrid w:linePitch="312" w:charSpace="-6145"/>
        </w:sectPr>
      </w:pPr>
      <w:r w:rsidRPr="00587845">
        <w:rPr>
          <w:rFonts w:ascii="Times New Roman" w:hAnsi="Times New Roman" w:cs="Times New Roman"/>
          <w:b/>
          <w:bCs/>
        </w:rPr>
        <w:t>201</w:t>
      </w:r>
      <w:r w:rsidRPr="00587845">
        <w:rPr>
          <w:rFonts w:ascii="Times New Roman" w:hAnsi="Times New Roman" w:cs="Times New Roman"/>
          <w:b/>
          <w:bCs/>
          <w:lang w:val="en-US"/>
        </w:rPr>
        <w:t>8</w:t>
      </w:r>
    </w:p>
    <w:p w:rsidR="00B62966" w:rsidRDefault="00175B90" w:rsidP="00B62966">
      <w:pPr>
        <w:pStyle w:val="Heading1"/>
        <w:numPr>
          <w:ilvl w:val="0"/>
          <w:numId w:val="0"/>
        </w:numPr>
        <w:rPr>
          <w:rFonts w:ascii="Times New Roman" w:hAnsi="Times New Roman" w:cs="Times New Roman"/>
        </w:rPr>
      </w:pPr>
      <w:bookmarkStart w:id="2" w:name="__RefHeading__783_79246886"/>
      <w:bookmarkStart w:id="3" w:name="_Toc510961950"/>
      <w:bookmarkEnd w:id="2"/>
      <w:r w:rsidRPr="00587845">
        <w:rPr>
          <w:rFonts w:ascii="Times New Roman" w:hAnsi="Times New Roman" w:cs="Times New Roman"/>
          <w:lang w:val="en-US"/>
        </w:rPr>
        <w:lastRenderedPageBreak/>
        <w:t>DAFTAR ISI</w:t>
      </w:r>
      <w:bookmarkEnd w:id="3"/>
    </w:p>
    <w:p w:rsidR="00587845" w:rsidRPr="00587845" w:rsidRDefault="00587845" w:rsidP="00587845">
      <w:pPr>
        <w:pStyle w:val="TEUnsoed-TextBodyspasi2"/>
        <w:ind w:firstLine="0"/>
      </w:pPr>
    </w:p>
    <w:p w:rsidR="00276576" w:rsidRPr="00587845" w:rsidRDefault="00276576">
      <w:pPr>
        <w:rPr>
          <w:rFonts w:ascii="Times New Roman" w:hAnsi="Times New Roman" w:cs="Times New Roman"/>
        </w:rPr>
        <w:sectPr w:rsidR="00276576" w:rsidRPr="00587845">
          <w:headerReference w:type="default" r:id="rId10"/>
          <w:footerReference w:type="even" r:id="rId11"/>
          <w:footerReference w:type="default" r:id="rId12"/>
          <w:headerReference w:type="first" r:id="rId13"/>
          <w:footerReference w:type="first" r:id="rId14"/>
          <w:pgSz w:w="11906" w:h="16838"/>
          <w:pgMar w:top="2267" w:right="1701" w:bottom="1701" w:left="2268" w:header="1417" w:footer="720" w:gutter="0"/>
          <w:pgNumType w:fmt="lowerRoman"/>
          <w:cols w:space="720"/>
          <w:titlePg/>
          <w:docGrid w:linePitch="312" w:charSpace="-6145"/>
        </w:sectPr>
      </w:pPr>
    </w:p>
    <w:p w:rsidR="00A01626" w:rsidRPr="00587845" w:rsidRDefault="004176F8" w:rsidP="00587845">
      <w:pPr>
        <w:pStyle w:val="Heading1"/>
        <w:numPr>
          <w:ilvl w:val="0"/>
          <w:numId w:val="0"/>
        </w:numPr>
        <w:rPr>
          <w:rFonts w:ascii="Times New Roman" w:hAnsi="Times New Roman" w:cs="Times New Roman"/>
        </w:rPr>
      </w:pPr>
      <w:bookmarkStart w:id="4" w:name="__RefHeading__181_1696878657"/>
      <w:bookmarkStart w:id="5" w:name="_Toc506900110"/>
      <w:bookmarkStart w:id="6" w:name="_Toc510961951"/>
      <w:bookmarkEnd w:id="4"/>
      <w:r w:rsidRPr="00587845">
        <w:rPr>
          <w:rFonts w:ascii="Times New Roman" w:hAnsi="Times New Roman" w:cs="Times New Roman"/>
        </w:rPr>
        <w:lastRenderedPageBreak/>
        <w:t>DAFTAR TABEL</w:t>
      </w:r>
      <w:bookmarkEnd w:id="5"/>
      <w:bookmarkEnd w:id="6"/>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p>
    <w:p w:rsidR="00276576" w:rsidRPr="00587845" w:rsidRDefault="00587845" w:rsidP="00587845">
      <w:pPr>
        <w:pStyle w:val="BodyText"/>
        <w:spacing w:line="276" w:lineRule="auto"/>
        <w:ind w:firstLine="0"/>
        <w:rPr>
          <w:rFonts w:ascii="Times New Roman" w:hAnsi="Times New Roman" w:cs="Times New Roman"/>
        </w:rPr>
      </w:pPr>
      <w:r>
        <w:rPr>
          <w:rFonts w:ascii="Times New Roman" w:hAnsi="Times New Roman" w:cs="Times New Roman"/>
          <w:szCs w:val="21"/>
        </w:rPr>
        <w:fldChar w:fldCharType="end"/>
      </w: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p>
    <w:p w:rsidR="00276576" w:rsidRPr="00587845" w:rsidRDefault="004176F8" w:rsidP="002A654C">
      <w:pPr>
        <w:pStyle w:val="Heading1"/>
        <w:numPr>
          <w:ilvl w:val="0"/>
          <w:numId w:val="0"/>
        </w:numPr>
        <w:rPr>
          <w:rFonts w:ascii="Times New Roman" w:hAnsi="Times New Roman" w:cs="Times New Roman"/>
        </w:rPr>
      </w:pPr>
      <w:bookmarkStart w:id="7" w:name="__RefHeading__183_1696878657"/>
      <w:bookmarkStart w:id="8" w:name="_Toc506900111"/>
      <w:bookmarkStart w:id="9" w:name="_Toc510961952"/>
      <w:bookmarkEnd w:id="7"/>
      <w:r w:rsidRPr="00587845">
        <w:rPr>
          <w:rFonts w:ascii="Times New Roman" w:hAnsi="Times New Roman" w:cs="Times New Roman"/>
        </w:rPr>
        <w:lastRenderedPageBreak/>
        <w:t>DAFTAR GAMBAR</w:t>
      </w:r>
      <w:bookmarkEnd w:id="8"/>
      <w:bookmarkEnd w:id="9"/>
    </w:p>
    <w:p w:rsidR="002A654C" w:rsidRPr="00587845" w:rsidRDefault="002A654C" w:rsidP="00587845">
      <w:pPr>
        <w:pStyle w:val="TEUnsoed-TextBodyspasi2"/>
        <w:ind w:firstLine="0"/>
        <w:rPr>
          <w:rFonts w:ascii="Times New Roman" w:hAnsi="Times New Roman" w:cs="Times New Roman"/>
        </w:rPr>
      </w:pPr>
    </w:p>
    <w:p w:rsidR="006B2E5C" w:rsidRPr="00587845" w:rsidRDefault="006B2E5C" w:rsidP="00CB029A">
      <w:pPr>
        <w:pStyle w:val="UserIndex1"/>
        <w:tabs>
          <w:tab w:val="right" w:leader="dot" w:pos="7937"/>
        </w:tabs>
        <w:ind w:left="0" w:firstLine="0"/>
        <w:rPr>
          <w:rFonts w:ascii="Times New Roman" w:hAnsi="Times New Roman" w:cs="Times New Roman"/>
          <w:lang w:val="en-US"/>
        </w:rPr>
      </w:pPr>
      <w:bookmarkStart w:id="10" w:name="__RefHeading__1103_79246886"/>
      <w:bookmarkEnd w:id="10"/>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0" w:left="2268" w:header="720" w:footer="850" w:gutter="0"/>
          <w:pgNumType w:fmt="lowerRoman"/>
          <w:cols w:space="720"/>
          <w:docGrid w:linePitch="312" w:charSpace="-6145"/>
        </w:sectPr>
      </w:pPr>
    </w:p>
    <w:p w:rsidR="00276576" w:rsidRPr="00587845" w:rsidRDefault="004176F8" w:rsidP="00257DFC">
      <w:pPr>
        <w:pStyle w:val="Heading1"/>
        <w:rPr>
          <w:rFonts w:ascii="Times New Roman" w:hAnsi="Times New Roman" w:cs="Times New Roman"/>
          <w:lang w:val="en-US"/>
        </w:rPr>
      </w:pPr>
      <w:bookmarkStart w:id="11" w:name="__RefHeading__1105_79246886"/>
      <w:bookmarkStart w:id="12" w:name="__RefHeading__1107_79246886"/>
      <w:bookmarkStart w:id="13" w:name="__RefHeading__185_1696878657"/>
      <w:bookmarkStart w:id="14" w:name="_Toc506900113"/>
      <w:bookmarkEnd w:id="11"/>
      <w:bookmarkEnd w:id="12"/>
      <w:bookmarkEnd w:id="13"/>
      <w:r w:rsidRPr="00587845">
        <w:rPr>
          <w:rFonts w:ascii="Times New Roman" w:hAnsi="Times New Roman" w:cs="Times New Roman"/>
        </w:rPr>
        <w:lastRenderedPageBreak/>
        <w:br/>
      </w:r>
      <w:bookmarkStart w:id="15" w:name="_Toc510961953"/>
      <w:r w:rsidRPr="00587845">
        <w:rPr>
          <w:rFonts w:ascii="Times New Roman" w:hAnsi="Times New Roman" w:cs="Times New Roman"/>
        </w:rPr>
        <w:t>PENDAHULUAN</w:t>
      </w:r>
      <w:bookmarkEnd w:id="14"/>
      <w:bookmarkEnd w:id="15"/>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6" w:name="__RefHeading__74439_315167856"/>
      <w:bookmarkStart w:id="17" w:name="__RefHeading__74441_315167856"/>
      <w:bookmarkStart w:id="18" w:name="_Toc510961954"/>
      <w:bookmarkEnd w:id="16"/>
      <w:bookmarkEnd w:id="17"/>
      <w:r w:rsidRPr="00587845">
        <w:rPr>
          <w:rFonts w:ascii="Times New Roman" w:eastAsia="Calibri" w:hAnsi="Times New Roman" w:cs="Times New Roman"/>
          <w:szCs w:val="24"/>
        </w:rPr>
        <w:t>Latar Belakang</w:t>
      </w:r>
      <w:bookmarkEnd w:id="18"/>
    </w:p>
    <w:p w:rsidR="00445E34" w:rsidRPr="00587845" w:rsidRDefault="00445E34" w:rsidP="00B0407A">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 xml:space="preserve">Penggunaan sistem otomatis bukan lagi suatu hal yang asing dalam kehidupan manusia, terlebih dalam dunia industri. Suatu sistem yang otomatis sangat membantu dalam dunia industri dikarenakan adanya pengontrolan peralatan-peralatan dengan bantuan mesin yang telah diprogram sedemikian rupa agar tidak lagi menjadikan tenaga manusia sebagai pengendali melainkan digantikan oleh peralatan lainnya. Salah satu dunia industri yang mengalami kemajuan cukup pesat yakni dalam bidang perparkiran kendaraan, baik kendaraan roda dua maupun roda empat. </w:t>
      </w:r>
    </w:p>
    <w:p w:rsidR="00445E34" w:rsidRPr="00587845" w:rsidRDefault="00445E34" w:rsidP="00445E34">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Sistem perparkiran yang ada saat ini masih menggunakan sistem perparkiran konvensional yang hanya memanfaatkan lahan parkir dan petugas parkir yang mengendalikan tiap-tiap kendaraan yang masuk, dan juga sering kali tidak memperhatikan daya tampung</w:t>
      </w:r>
      <w:r w:rsidRPr="00587845">
        <w:rPr>
          <w:rFonts w:ascii="Times New Roman" w:hAnsi="Times New Roman" w:cs="Times New Roman"/>
          <w:color w:val="000000"/>
          <w:lang w:val="en-US"/>
        </w:rPr>
        <w:t xml:space="preserve"> </w:t>
      </w:r>
      <w:r w:rsidRPr="00587845">
        <w:rPr>
          <w:rFonts w:ascii="Times New Roman" w:hAnsi="Times New Roman" w:cs="Times New Roman"/>
          <w:color w:val="000000"/>
        </w:rPr>
        <w:t>dari lahan parkir yang dimiliki oleh suatu bangunan. Hal ini dapat menimbulkan kerugian baik dari pihak pemilik kendaraan dikarenakan pengendara tidak mengetahui di mana letak lahan parkir yang kosong dan terpaksa keluar apabila tidak menemukan lahan parkir kosong.</w:t>
      </w:r>
      <w:r w:rsidR="009D2CC8">
        <w:rPr>
          <w:rFonts w:ascii="Times New Roman" w:hAnsi="Times New Roman" w:cs="Times New Roman"/>
          <w:color w:val="000000"/>
        </w:rPr>
        <w:t xml:space="preserve"> </w:t>
      </w:r>
      <w:r w:rsidR="009D2CC8">
        <w:rPr>
          <w:rFonts w:ascii="Times New Roman" w:hAnsi="Times New Roman" w:cs="Times New Roman"/>
          <w:color w:val="000000"/>
        </w:rPr>
        <w:fldChar w:fldCharType="begin" w:fldLock="1"/>
      </w:r>
      <w:r w:rsidR="00211ECA">
        <w:rPr>
          <w:rFonts w:ascii="Times New Roman" w:hAnsi="Times New Roman" w:cs="Times New Roman"/>
          <w:color w:val="000000"/>
        </w:rPr>
        <w:instrText>ADDIN CSL_CITATION { "citationItems" : [ { "id" : "ITEM-1", "itemData" : { "author" : [ { "dropping-particle" : "", "family" : "Pradana", "given" : "Galih Raditya", "non-dropping-particle" : "", "parse-names" : false, "suffix" : "" } ], "id" : "ITEM-1", "issued" : { "date-parts" : [ [ "0" ] ] }, "title" : "Smart parking berbasis arduino uno", "type" : "article-journal" }, "uris" : [ "http://www.mendeley.com/documents/?uuid=103f7684-ea19-466e-bd7a-cd3ed908f35f" ] } ], "mendeley" : { "formattedCitation" : "[1]", "plainTextFormattedCitation" : "[1]", "previouslyFormattedCitation" : "[1]" }, "properties" : { "noteIndex" : 0 }, "schema" : "https://github.com/citation-style-language/schema/raw/master/csl-citation.json" }</w:instrText>
      </w:r>
      <w:r w:rsidR="009D2CC8">
        <w:rPr>
          <w:rFonts w:ascii="Times New Roman" w:hAnsi="Times New Roman" w:cs="Times New Roman"/>
          <w:color w:val="000000"/>
        </w:rPr>
        <w:fldChar w:fldCharType="separate"/>
      </w:r>
      <w:r w:rsidR="009D2CC8" w:rsidRPr="009D2CC8">
        <w:rPr>
          <w:rFonts w:ascii="Times New Roman" w:hAnsi="Times New Roman" w:cs="Times New Roman"/>
          <w:noProof/>
          <w:color w:val="000000"/>
        </w:rPr>
        <w:t>[1]</w:t>
      </w:r>
      <w:r w:rsidR="009D2CC8">
        <w:rPr>
          <w:rFonts w:ascii="Times New Roman" w:hAnsi="Times New Roman" w:cs="Times New Roman"/>
          <w:color w:val="000000"/>
        </w:rPr>
        <w:fldChar w:fldCharType="end"/>
      </w:r>
    </w:p>
    <w:p w:rsidR="000749CF" w:rsidRPr="00587845" w:rsidRDefault="00445E34" w:rsidP="00445E34">
      <w:pPr>
        <w:spacing w:line="480" w:lineRule="auto"/>
        <w:ind w:firstLine="851"/>
        <w:contextualSpacing/>
        <w:jc w:val="both"/>
        <w:rPr>
          <w:rFonts w:ascii="Times New Roman" w:hAnsi="Times New Roman" w:cs="Times New Roman"/>
          <w:color w:val="FF0000"/>
          <w:lang w:val="en-US"/>
        </w:rPr>
      </w:pPr>
      <w:r w:rsidRPr="00587845">
        <w:rPr>
          <w:rFonts w:ascii="Times New Roman" w:hAnsi="Times New Roman" w:cs="Times New Roman"/>
          <w:color w:val="000000"/>
        </w:rPr>
        <w:t xml:space="preserve"> Solusi untuk permasalahan ini yakni dengan membuat suatu sistem parkir yang</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nyam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otomatis</w:t>
      </w:r>
      <w:proofErr w:type="spellEnd"/>
      <w:r w:rsidRPr="00587845">
        <w:rPr>
          <w:rFonts w:ascii="Times New Roman" w:hAnsi="Times New Roman" w:cs="Times New Roman"/>
          <w:color w:val="000000"/>
        </w:rPr>
        <w:t xml:space="preserve"> </w:t>
      </w:r>
      <w:r w:rsidR="00FB2654" w:rsidRPr="00587845">
        <w:rPr>
          <w:rFonts w:ascii="Times New Roman" w:hAnsi="Times New Roman" w:cs="Times New Roman"/>
          <w:color w:val="000000"/>
          <w:lang w:val="en-US"/>
        </w:rPr>
        <w:t xml:space="preserve"> yang </w:t>
      </w:r>
      <w:r w:rsidRPr="00587845">
        <w:rPr>
          <w:rFonts w:ascii="Times New Roman" w:hAnsi="Times New Roman" w:cs="Times New Roman"/>
          <w:color w:val="000000"/>
        </w:rPr>
        <w:t xml:space="preserve">dapat </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getahu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r w:rsidRPr="00587845">
        <w:rPr>
          <w:rFonts w:ascii="Times New Roman" w:hAnsi="Times New Roman" w:cs="Times New Roman"/>
          <w:color w:val="000000"/>
        </w:rPr>
        <w:t xml:space="preserve">menampilkan letak dari lahan parkir yang penuh dan kosong. </w:t>
      </w:r>
      <w:proofErr w:type="spellStart"/>
      <w:proofErr w:type="gramStart"/>
      <w:r w:rsidR="00FB2654" w:rsidRPr="00587845">
        <w:rPr>
          <w:rFonts w:ascii="Times New Roman" w:hAnsi="Times New Roman" w:cs="Times New Roman"/>
          <w:color w:val="000000"/>
          <w:lang w:val="en-US"/>
        </w:rPr>
        <w:t>Sehingg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mbantu</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engendar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untuk</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emuk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lokas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arkir</w:t>
      </w:r>
      <w:proofErr w:type="spellEnd"/>
      <w:r w:rsidR="00FB2654" w:rsidRPr="00587845">
        <w:rPr>
          <w:rFonts w:ascii="Times New Roman" w:hAnsi="Times New Roman" w:cs="Times New Roman"/>
          <w:color w:val="000000"/>
          <w:lang w:val="en-US"/>
        </w:rPr>
        <w:t xml:space="preserve"> yang </w:t>
      </w:r>
      <w:proofErr w:type="spellStart"/>
      <w:r w:rsidR="00FB2654" w:rsidRPr="00587845">
        <w:rPr>
          <w:rFonts w:ascii="Times New Roman" w:hAnsi="Times New Roman" w:cs="Times New Roman"/>
          <w:color w:val="000000"/>
          <w:lang w:val="en-US"/>
        </w:rPr>
        <w:t>masih</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kosong</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eng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ce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tepat</w:t>
      </w:r>
      <w:proofErr w:type="spellEnd"/>
      <w:r w:rsidR="00FB2654" w:rsidRPr="00587845">
        <w:rPr>
          <w:rFonts w:ascii="Times New Roman" w:hAnsi="Times New Roman" w:cs="Times New Roman"/>
          <w:color w:val="000000"/>
          <w:lang w:val="en-US"/>
        </w:rPr>
        <w:t>.</w:t>
      </w:r>
      <w:proofErr w:type="gramEnd"/>
    </w:p>
    <w:p w:rsidR="00DE5920" w:rsidRPr="00587845" w:rsidRDefault="00DE5920" w:rsidP="000749CF">
      <w:pPr>
        <w:spacing w:line="360" w:lineRule="auto"/>
        <w:ind w:firstLine="720"/>
        <w:contextualSpacing/>
        <w:jc w:val="both"/>
        <w:rPr>
          <w:rFonts w:ascii="Times New Roman" w:eastAsia="Calibri" w:hAnsi="Times New Roman" w:cs="Times New Roman"/>
        </w:rPr>
      </w:pP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9" w:name="__RefHeading__74443_315167856"/>
      <w:bookmarkStart w:id="20" w:name="_Toc510961955"/>
      <w:bookmarkStart w:id="21" w:name="_Toc427590225"/>
      <w:bookmarkStart w:id="22" w:name="_Toc446843607"/>
      <w:bookmarkStart w:id="23" w:name="_Toc484170811"/>
      <w:bookmarkStart w:id="24" w:name="_Toc506900116"/>
      <w:bookmarkEnd w:id="19"/>
      <w:r w:rsidRPr="00587845">
        <w:rPr>
          <w:rFonts w:ascii="Times New Roman" w:eastAsia="Calibri" w:hAnsi="Times New Roman" w:cs="Times New Roman"/>
          <w:szCs w:val="24"/>
        </w:rPr>
        <w:lastRenderedPageBreak/>
        <w:t>Rumusan Masalah</w:t>
      </w:r>
      <w:bookmarkEnd w:id="20"/>
    </w:p>
    <w:p w:rsidR="00B0407A"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Bagaimana desain prototipe </w:t>
      </w:r>
      <w:r w:rsidR="006D31AB" w:rsidRPr="00587845">
        <w:rPr>
          <w:rFonts w:ascii="Times New Roman" w:hAnsi="Times New Roman" w:cs="Times New Roman"/>
        </w:rPr>
        <w:t>SPS</w:t>
      </w:r>
      <w:r w:rsidRPr="00587845">
        <w:rPr>
          <w:rFonts w:ascii="Times New Roman" w:hAnsi="Times New Roman" w:cs="Times New Roman"/>
        </w:rPr>
        <w:t>?</w:t>
      </w:r>
    </w:p>
    <w:p w:rsidR="00485145"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Apa kelebihan dari prototipe </w:t>
      </w:r>
      <w:r w:rsidR="006D31AB" w:rsidRPr="00587845">
        <w:rPr>
          <w:rFonts w:ascii="Times New Roman" w:hAnsi="Times New Roman" w:cs="Times New Roman"/>
        </w:rPr>
        <w:t>SPS</w:t>
      </w:r>
      <w:r w:rsidR="00F83496" w:rsidRPr="00587845">
        <w:rPr>
          <w:rFonts w:ascii="Times New Roman" w:hAnsi="Times New Roman" w:cs="Times New Roman"/>
        </w:rPr>
        <w:t>?</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5" w:name="_Toc510961956"/>
      <w:r w:rsidRPr="00587845">
        <w:rPr>
          <w:rFonts w:ascii="Times New Roman" w:eastAsia="Calibri" w:hAnsi="Times New Roman" w:cs="Times New Roman"/>
          <w:szCs w:val="24"/>
        </w:rPr>
        <w:t>Tujuan</w:t>
      </w:r>
      <w:bookmarkStart w:id="26" w:name="_Toc484170812"/>
      <w:bookmarkStart w:id="27" w:name="_Toc506900117"/>
      <w:bookmarkEnd w:id="21"/>
      <w:bookmarkEnd w:id="22"/>
      <w:bookmarkEnd w:id="23"/>
      <w:bookmarkEnd w:id="24"/>
      <w:bookmarkEnd w:id="25"/>
    </w:p>
    <w:p w:rsidR="00F83496" w:rsidRPr="00587845" w:rsidRDefault="00F83496"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Memenuhi tugas mata kuliah Proyek Keteknikan UNSOED 2018</w:t>
      </w:r>
    </w:p>
    <w:p w:rsidR="007C7452" w:rsidRPr="00587845" w:rsidRDefault="007C7452"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 xml:space="preserve">Merancang desain </w:t>
      </w:r>
      <w:r w:rsidR="006D31AB" w:rsidRPr="00587845">
        <w:rPr>
          <w:rFonts w:ascii="Times New Roman" w:hAnsi="Times New Roman" w:cs="Times New Roman"/>
        </w:rPr>
        <w:t>SPS</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8" w:name="_Toc510961957"/>
      <w:r w:rsidRPr="00587845">
        <w:rPr>
          <w:rFonts w:ascii="Times New Roman" w:hAnsi="Times New Roman" w:cs="Times New Roman"/>
          <w:szCs w:val="24"/>
        </w:rPr>
        <w:t>Manfaat</w:t>
      </w:r>
      <w:bookmarkEnd w:id="26"/>
      <w:bookmarkEnd w:id="27"/>
      <w:bookmarkEnd w:id="28"/>
    </w:p>
    <w:p w:rsidR="00B0407A" w:rsidRPr="00587845" w:rsidRDefault="00485145"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permudah orang dalam menentukan tempat parkir</w:t>
      </w:r>
    </w:p>
    <w:p w:rsidR="00485145" w:rsidRPr="00587845" w:rsidRDefault="00F83496"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berikan inovasi mengenai sistem perparkiran</w:t>
      </w: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9" w:name="_Toc510961958"/>
      <w:r w:rsidRPr="00587845">
        <w:rPr>
          <w:rFonts w:ascii="Times New Roman" w:hAnsi="Times New Roman" w:cs="Times New Roman"/>
          <w:szCs w:val="24"/>
        </w:rPr>
        <w:t>Rancangan Produk</w:t>
      </w:r>
      <w:bookmarkEnd w:id="29"/>
    </w:p>
    <w:p w:rsidR="00B80E22" w:rsidRPr="00587845" w:rsidRDefault="006832A1" w:rsidP="006832A1">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02709A2F" wp14:editId="34D7C049">
            <wp:extent cx="5038725" cy="3132455"/>
            <wp:effectExtent l="0" t="0" r="9525" b="0"/>
            <wp:docPr id="3" name="Picture 3" descr="D:\MATERI SEMESTER 6\Proyek Keteknikan\a\rancang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132455"/>
                    </a:xfrm>
                    <a:prstGeom prst="rect">
                      <a:avLst/>
                    </a:prstGeom>
                    <a:noFill/>
                    <a:ln>
                      <a:noFill/>
                    </a:ln>
                  </pic:spPr>
                </pic:pic>
              </a:graphicData>
            </a:graphic>
          </wp:inline>
        </w:drawing>
      </w:r>
    </w:p>
    <w:p w:rsidR="00257DFC" w:rsidRPr="00587845" w:rsidRDefault="00587845" w:rsidP="00587845">
      <w:pPr>
        <w:pStyle w:val="Caption"/>
        <w:jc w:val="center"/>
        <w:rPr>
          <w:rFonts w:ascii="Times New Roman" w:hAnsi="Times New Roman" w:cs="Times New Roman"/>
        </w:rPr>
      </w:pPr>
      <w:bookmarkStart w:id="30" w:name="_Toc510961901"/>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1</w:t>
      </w:r>
      <w:r w:rsidR="00211ECA">
        <w:fldChar w:fldCharType="end"/>
      </w:r>
      <w:r>
        <w:rPr>
          <w:noProof/>
        </w:rPr>
        <w:t xml:space="preserve"> </w:t>
      </w:r>
      <w:r w:rsidRPr="00406B62">
        <w:rPr>
          <w:noProof/>
        </w:rPr>
        <w:t>Diagram Rancangan Produk</w:t>
      </w:r>
      <w:bookmarkEnd w:id="30"/>
    </w:p>
    <w:p w:rsidR="003B74E1" w:rsidRDefault="003B74E1" w:rsidP="00B80E22">
      <w:pPr>
        <w:pStyle w:val="TEUnsoed-TextBodyspasi2"/>
        <w:rPr>
          <w:rFonts w:ascii="Times New Roman" w:hAnsi="Times New Roman" w:cs="Times New Roman"/>
        </w:rPr>
      </w:pPr>
    </w:p>
    <w:p w:rsidR="003B74E1" w:rsidRDefault="003B74E1" w:rsidP="003B74E1">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14:anchorId="53F887BD" wp14:editId="007C38A1">
            <wp:extent cx="4445540" cy="2978260"/>
            <wp:effectExtent l="0" t="0" r="0" b="0"/>
            <wp:docPr id="1" name="Picture 1" descr="D:\MATERI SEMESTER 6\Proyek Keteknikan\a\rancanga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45755" cy="2978404"/>
                    </a:xfrm>
                    <a:prstGeom prst="rect">
                      <a:avLst/>
                    </a:prstGeom>
                    <a:noFill/>
                    <a:ln>
                      <a:noFill/>
                    </a:ln>
                  </pic:spPr>
                </pic:pic>
              </a:graphicData>
            </a:graphic>
          </wp:inline>
        </w:drawing>
      </w:r>
    </w:p>
    <w:p w:rsidR="00B80E22" w:rsidRPr="00587845" w:rsidRDefault="003B74E1" w:rsidP="003B74E1">
      <w:pPr>
        <w:pStyle w:val="Caption"/>
        <w:jc w:val="center"/>
        <w:rPr>
          <w:rFonts w:ascii="Times New Roman" w:hAnsi="Times New Roman" w:cs="Times New Roman"/>
        </w:rPr>
      </w:pPr>
      <w:bookmarkStart w:id="31" w:name="_Toc510961902"/>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2</w:t>
      </w:r>
      <w:r w:rsidR="00211ECA">
        <w:fldChar w:fldCharType="end"/>
      </w:r>
      <w:r>
        <w:rPr>
          <w:noProof/>
        </w:rPr>
        <w:t xml:space="preserve"> Lahan Perparkiran</w:t>
      </w:r>
      <w:bookmarkEnd w:id="31"/>
      <w:r w:rsidR="00B80E22" w:rsidRPr="00587845">
        <w:rPr>
          <w:rFonts w:ascii="Times New Roman" w:hAnsi="Times New Roman" w:cs="Times New Roman"/>
        </w:rPr>
        <w:br w:type="page"/>
      </w:r>
    </w:p>
    <w:p w:rsidR="00B80E22" w:rsidRPr="00587845" w:rsidRDefault="00B80E22" w:rsidP="00257DFC">
      <w:pPr>
        <w:pStyle w:val="Heading1"/>
        <w:rPr>
          <w:rFonts w:ascii="Times New Roman" w:hAnsi="Times New Roman" w:cs="Times New Roman"/>
        </w:rPr>
      </w:pPr>
      <w:r w:rsidRPr="00587845">
        <w:rPr>
          <w:rFonts w:ascii="Times New Roman" w:hAnsi="Times New Roman" w:cs="Times New Roman"/>
        </w:rPr>
        <w:lastRenderedPageBreak/>
        <w:br/>
      </w:r>
      <w:bookmarkStart w:id="32" w:name="_Toc510961959"/>
      <w:r w:rsidRPr="00587845">
        <w:rPr>
          <w:rFonts w:ascii="Times New Roman" w:hAnsi="Times New Roman" w:cs="Times New Roman"/>
        </w:rPr>
        <w:t>TINJAUAN PUSTAKA</w:t>
      </w:r>
      <w:bookmarkEnd w:id="32"/>
    </w:p>
    <w:p w:rsidR="00B80E22" w:rsidRPr="00587845" w:rsidRDefault="00211ECA" w:rsidP="006D31AB">
      <w:pPr>
        <w:pStyle w:val="Heading2"/>
        <w:numPr>
          <w:ilvl w:val="1"/>
          <w:numId w:val="1"/>
        </w:numPr>
        <w:ind w:left="426" w:hanging="426"/>
        <w:rPr>
          <w:rFonts w:ascii="Times New Roman" w:hAnsi="Times New Roman" w:cs="Times New Roman"/>
        </w:rPr>
      </w:pPr>
      <w:bookmarkStart w:id="33" w:name="_Toc510961960"/>
      <w:r>
        <w:rPr>
          <w:rFonts w:ascii="Times New Roman" w:hAnsi="Times New Roman" w:cs="Times New Roman"/>
        </w:rPr>
        <w:t>Alat dan Bahan</w:t>
      </w:r>
      <w:bookmarkEnd w:id="33"/>
    </w:p>
    <w:p w:rsidR="00E50EF3" w:rsidRPr="00CD5289" w:rsidRDefault="00B80E22" w:rsidP="00CD5289">
      <w:pPr>
        <w:pStyle w:val="Heading3"/>
        <w:numPr>
          <w:ilvl w:val="2"/>
          <w:numId w:val="1"/>
        </w:numPr>
        <w:ind w:left="567" w:hanging="567"/>
        <w:rPr>
          <w:rFonts w:ascii="Times New Roman" w:hAnsi="Times New Roman" w:cs="Times New Roman"/>
        </w:rPr>
      </w:pPr>
      <w:bookmarkStart w:id="34" w:name="_Toc510961961"/>
      <w:r w:rsidRPr="00587845">
        <w:rPr>
          <w:rFonts w:ascii="Times New Roman" w:hAnsi="Times New Roman" w:cs="Times New Roman"/>
        </w:rPr>
        <w:t>Arduino</w:t>
      </w:r>
      <w:bookmarkEnd w:id="34"/>
      <w:r w:rsidR="00E50EF3" w:rsidRPr="00587845">
        <w:rPr>
          <w:rFonts w:ascii="Times New Roman" w:hAnsi="Times New Roman" w:cs="Times New Roman"/>
        </w:rPr>
        <w:t xml:space="preserve"> </w:t>
      </w:r>
      <w:bookmarkStart w:id="35" w:name="_GoBack"/>
      <w:bookmarkEnd w:id="35"/>
    </w:p>
    <w:p w:rsidR="003D08AF" w:rsidRPr="00CD5289" w:rsidRDefault="00B80E22" w:rsidP="00CD5289">
      <w:pPr>
        <w:pStyle w:val="Heading3"/>
        <w:numPr>
          <w:ilvl w:val="2"/>
          <w:numId w:val="1"/>
        </w:numPr>
        <w:ind w:left="567" w:hanging="567"/>
        <w:rPr>
          <w:rFonts w:ascii="Times New Roman" w:hAnsi="Times New Roman" w:cs="Times New Roman"/>
        </w:rPr>
      </w:pPr>
      <w:bookmarkStart w:id="36" w:name="_Toc510961962"/>
      <w:r w:rsidRPr="00587845">
        <w:rPr>
          <w:rFonts w:ascii="Times New Roman" w:hAnsi="Times New Roman" w:cs="Times New Roman"/>
        </w:rPr>
        <w:t>Sensor Infra</w:t>
      </w:r>
      <w:r w:rsidR="003D08AF" w:rsidRPr="00587845">
        <w:rPr>
          <w:rFonts w:ascii="Times New Roman" w:hAnsi="Times New Roman" w:cs="Times New Roman"/>
        </w:rPr>
        <w:t xml:space="preserve"> R</w:t>
      </w:r>
      <w:r w:rsidRPr="00587845">
        <w:rPr>
          <w:rFonts w:ascii="Times New Roman" w:hAnsi="Times New Roman" w:cs="Times New Roman"/>
        </w:rPr>
        <w:t>ed</w:t>
      </w:r>
      <w:r w:rsidR="003D08AF" w:rsidRPr="00587845">
        <w:rPr>
          <w:rFonts w:ascii="Times New Roman" w:hAnsi="Times New Roman" w:cs="Times New Roman"/>
        </w:rPr>
        <w:t xml:space="preserve"> (IR)</w:t>
      </w:r>
      <w:bookmarkEnd w:id="36"/>
    </w:p>
    <w:p w:rsidR="00211ECA" w:rsidRDefault="00211ECA" w:rsidP="006D31AB">
      <w:pPr>
        <w:pStyle w:val="Heading3"/>
        <w:numPr>
          <w:ilvl w:val="2"/>
          <w:numId w:val="1"/>
        </w:numPr>
        <w:ind w:left="567" w:hanging="567"/>
        <w:rPr>
          <w:rFonts w:ascii="Times New Roman" w:hAnsi="Times New Roman" w:cs="Times New Roman"/>
        </w:rPr>
      </w:pPr>
      <w:bookmarkStart w:id="37" w:name="_Toc510961963"/>
      <w:r>
        <w:rPr>
          <w:rFonts w:ascii="Times New Roman" w:hAnsi="Times New Roman" w:cs="Times New Roman"/>
        </w:rPr>
        <w:t>LDR (Light Dependent Resistor)</w:t>
      </w:r>
      <w:bookmarkEnd w:id="37"/>
    </w:p>
    <w:p w:rsidR="00B80E22" w:rsidRPr="00587845" w:rsidRDefault="00B80E22" w:rsidP="006D31AB">
      <w:pPr>
        <w:pStyle w:val="Heading3"/>
        <w:numPr>
          <w:ilvl w:val="2"/>
          <w:numId w:val="1"/>
        </w:numPr>
        <w:ind w:left="567" w:hanging="567"/>
        <w:rPr>
          <w:rFonts w:ascii="Times New Roman" w:hAnsi="Times New Roman" w:cs="Times New Roman"/>
        </w:rPr>
      </w:pPr>
      <w:bookmarkStart w:id="38" w:name="_Toc510961964"/>
      <w:r w:rsidRPr="00587845">
        <w:rPr>
          <w:rFonts w:ascii="Times New Roman" w:hAnsi="Times New Roman" w:cs="Times New Roman"/>
        </w:rPr>
        <w:t>LED</w:t>
      </w:r>
      <w:bookmarkEnd w:id="38"/>
    </w:p>
    <w:p w:rsidR="006C733C" w:rsidRPr="00587845" w:rsidRDefault="00CD5289" w:rsidP="00CD5289">
      <w:pPr>
        <w:pStyle w:val="Caption"/>
        <w:tabs>
          <w:tab w:val="center" w:pos="3968"/>
          <w:tab w:val="left" w:pos="5423"/>
        </w:tabs>
        <w:rPr>
          <w:rFonts w:ascii="Times New Roman" w:hAnsi="Times New Roman" w:cs="Times New Roman"/>
        </w:rPr>
      </w:pPr>
      <w:r>
        <w:rPr>
          <w:rFonts w:ascii="Times New Roman" w:hAnsi="Times New Roman" w:cs="Times New Roman"/>
          <w:noProof/>
        </w:rPr>
        <w:tab/>
      </w:r>
    </w:p>
    <w:p w:rsidR="00B80E22" w:rsidRPr="00587845" w:rsidRDefault="00211ECA" w:rsidP="006D31AB">
      <w:pPr>
        <w:pStyle w:val="Heading2"/>
        <w:numPr>
          <w:ilvl w:val="1"/>
          <w:numId w:val="1"/>
        </w:numPr>
        <w:ind w:left="426" w:hanging="426"/>
        <w:rPr>
          <w:rFonts w:ascii="Times New Roman" w:hAnsi="Times New Roman" w:cs="Times New Roman"/>
        </w:rPr>
      </w:pPr>
      <w:bookmarkStart w:id="39" w:name="_Toc510961965"/>
      <w:r>
        <w:rPr>
          <w:rFonts w:ascii="Times New Roman" w:hAnsi="Times New Roman" w:cs="Times New Roman"/>
        </w:rPr>
        <w:t>Smart Parking System</w:t>
      </w:r>
      <w:r w:rsidR="00B80E22" w:rsidRPr="00587845">
        <w:rPr>
          <w:rFonts w:ascii="Times New Roman" w:hAnsi="Times New Roman" w:cs="Times New Roman"/>
        </w:rPr>
        <w:t xml:space="preserve"> (SPS)</w:t>
      </w:r>
      <w:bookmarkEnd w:id="39"/>
    </w:p>
    <w:p w:rsidR="00B80E22" w:rsidRPr="00587845" w:rsidRDefault="00B80E22" w:rsidP="00FD7C95">
      <w:pPr>
        <w:pStyle w:val="Heading3"/>
        <w:numPr>
          <w:ilvl w:val="0"/>
          <w:numId w:val="7"/>
        </w:numPr>
        <w:ind w:left="567" w:hanging="567"/>
        <w:rPr>
          <w:rFonts w:ascii="Times New Roman" w:hAnsi="Times New Roman" w:cs="Times New Roman"/>
        </w:rPr>
      </w:pPr>
      <w:bookmarkStart w:id="40" w:name="_Toc510961966"/>
      <w:r w:rsidRPr="00587845">
        <w:rPr>
          <w:rFonts w:ascii="Times New Roman" w:hAnsi="Times New Roman" w:cs="Times New Roman"/>
        </w:rPr>
        <w:t>Pengertian SPS</w:t>
      </w:r>
      <w:bookmarkEnd w:id="40"/>
    </w:p>
    <w:p w:rsidR="006D31AB" w:rsidRPr="00587845" w:rsidRDefault="006D31AB" w:rsidP="006D31AB">
      <w:pPr>
        <w:pStyle w:val="TEUnsoed-TextBodyspasi2"/>
        <w:rPr>
          <w:rFonts w:ascii="Times New Roman" w:hAnsi="Times New Roman" w:cs="Times New Roman"/>
        </w:rPr>
      </w:pPr>
    </w:p>
    <w:p w:rsidR="00B80E22" w:rsidRPr="00587845" w:rsidRDefault="00B80E22" w:rsidP="00FD7C95">
      <w:pPr>
        <w:pStyle w:val="Heading3"/>
        <w:numPr>
          <w:ilvl w:val="0"/>
          <w:numId w:val="7"/>
        </w:numPr>
        <w:ind w:left="567" w:hanging="567"/>
        <w:rPr>
          <w:rFonts w:ascii="Times New Roman" w:hAnsi="Times New Roman" w:cs="Times New Roman"/>
        </w:rPr>
      </w:pPr>
      <w:bookmarkStart w:id="41" w:name="_Toc510961967"/>
      <w:r w:rsidRPr="00587845">
        <w:rPr>
          <w:rFonts w:ascii="Times New Roman" w:hAnsi="Times New Roman" w:cs="Times New Roman"/>
        </w:rPr>
        <w:t>Sistem Kerja SPS</w:t>
      </w:r>
      <w:bookmarkEnd w:id="41"/>
    </w:p>
    <w:p w:rsidR="006D31AB" w:rsidRPr="00587845" w:rsidRDefault="006D31AB" w:rsidP="00211ECA">
      <w:pPr>
        <w:pStyle w:val="TEUnsoed-TextBodyspasi2"/>
        <w:ind w:firstLine="851"/>
        <w:rPr>
          <w:rFonts w:ascii="Times New Roman" w:hAnsi="Times New Roman" w:cs="Times New Roman"/>
        </w:rPr>
      </w:pPr>
    </w:p>
    <w:p w:rsidR="00B80E22" w:rsidRPr="00587845" w:rsidRDefault="00B80E22">
      <w:pPr>
        <w:suppressAutoHyphens w:val="0"/>
        <w:rPr>
          <w:rFonts w:ascii="Times New Roman" w:hAnsi="Times New Roman" w:cs="Times New Roman"/>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2" w:name="_Toc510961968"/>
      <w:r w:rsidRPr="00587845">
        <w:rPr>
          <w:rFonts w:ascii="Times New Roman" w:hAnsi="Times New Roman" w:cs="Times New Roman"/>
        </w:rPr>
        <w:t>METODE PEMBUATAN ALAT</w:t>
      </w:r>
      <w:bookmarkEnd w:id="42"/>
    </w:p>
    <w:p w:rsidR="006D31AB" w:rsidRPr="00587845" w:rsidRDefault="006D31AB" w:rsidP="00FD7C95">
      <w:pPr>
        <w:pStyle w:val="Heading2"/>
        <w:numPr>
          <w:ilvl w:val="0"/>
          <w:numId w:val="8"/>
        </w:numPr>
        <w:ind w:left="426" w:hanging="426"/>
        <w:rPr>
          <w:rFonts w:ascii="Times New Roman" w:hAnsi="Times New Roman" w:cs="Times New Roman"/>
        </w:rPr>
      </w:pPr>
      <w:bookmarkStart w:id="43" w:name="_Toc510961969"/>
      <w:r w:rsidRPr="00587845">
        <w:rPr>
          <w:rFonts w:ascii="Times New Roman" w:hAnsi="Times New Roman" w:cs="Times New Roman"/>
        </w:rPr>
        <w:t>Tempat dan Waktu</w:t>
      </w:r>
      <w:bookmarkEnd w:id="43"/>
    </w:p>
    <w:p w:rsidR="006C733C" w:rsidRPr="00587845" w:rsidRDefault="006C733C" w:rsidP="006C733C">
      <w:pPr>
        <w:pStyle w:val="TEUnsoed-TextBodyspasi2"/>
        <w:ind w:left="851" w:firstLine="589"/>
        <w:rPr>
          <w:rFonts w:ascii="Times New Roman" w:hAnsi="Times New Roman" w:cs="Times New Roman"/>
        </w:rPr>
      </w:pPr>
    </w:p>
    <w:p w:rsidR="006D31AB" w:rsidRPr="00587845" w:rsidRDefault="006D31AB" w:rsidP="00FD7C95">
      <w:pPr>
        <w:pStyle w:val="Heading2"/>
        <w:numPr>
          <w:ilvl w:val="0"/>
          <w:numId w:val="8"/>
        </w:numPr>
        <w:ind w:left="426" w:hanging="426"/>
        <w:rPr>
          <w:rFonts w:ascii="Times New Roman" w:hAnsi="Times New Roman" w:cs="Times New Roman"/>
        </w:rPr>
      </w:pPr>
      <w:bookmarkStart w:id="44" w:name="_Toc510961970"/>
      <w:r w:rsidRPr="00587845">
        <w:rPr>
          <w:rFonts w:ascii="Times New Roman" w:hAnsi="Times New Roman" w:cs="Times New Roman"/>
        </w:rPr>
        <w:t>Aspek yang Dikaji</w:t>
      </w:r>
      <w:bookmarkEnd w:id="44"/>
    </w:p>
    <w:p w:rsidR="006D31AB" w:rsidRPr="00587845" w:rsidRDefault="006D31AB" w:rsidP="006D31AB">
      <w:pPr>
        <w:pStyle w:val="TEUnsoed-TextBodyspasi2"/>
        <w:rPr>
          <w:rFonts w:ascii="Times New Roman" w:hAnsi="Times New Roman" w:cs="Times New Roman"/>
        </w:rPr>
      </w:pPr>
    </w:p>
    <w:p w:rsidR="006D31AB" w:rsidRPr="00587845" w:rsidRDefault="006D31AB" w:rsidP="00FD7C95">
      <w:pPr>
        <w:pStyle w:val="Heading2"/>
        <w:numPr>
          <w:ilvl w:val="0"/>
          <w:numId w:val="8"/>
        </w:numPr>
        <w:ind w:left="426" w:hanging="426"/>
        <w:rPr>
          <w:rFonts w:ascii="Times New Roman" w:hAnsi="Times New Roman" w:cs="Times New Roman"/>
        </w:rPr>
      </w:pPr>
      <w:bookmarkStart w:id="45" w:name="_Toc510961971"/>
      <w:r w:rsidRPr="00587845">
        <w:rPr>
          <w:rFonts w:ascii="Times New Roman" w:hAnsi="Times New Roman" w:cs="Times New Roman"/>
        </w:rPr>
        <w:t>Metodologi Pembuatan SPS</w:t>
      </w:r>
      <w:bookmarkEnd w:id="45"/>
    </w:p>
    <w:p w:rsidR="006D31AB" w:rsidRPr="00587845" w:rsidRDefault="006D31AB" w:rsidP="006D31AB">
      <w:pPr>
        <w:pStyle w:val="Heading2"/>
        <w:rPr>
          <w:rFonts w:ascii="Times New Roman" w:hAnsi="Times New Roman" w:cs="Times New Roman"/>
          <w:kern w:val="0"/>
          <w:szCs w:val="36"/>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6" w:name="_Toc510961972"/>
      <w:r w:rsidRPr="00587845">
        <w:rPr>
          <w:rFonts w:ascii="Times New Roman" w:hAnsi="Times New Roman" w:cs="Times New Roman"/>
        </w:rPr>
        <w:t>JADWAL PELAKSANAAN PEMBUATAN ALAT</w:t>
      </w:r>
      <w:bookmarkEnd w:id="46"/>
    </w:p>
    <w:p w:rsidR="006D31AB" w:rsidRPr="00587845" w:rsidRDefault="006D31AB" w:rsidP="006C733C">
      <w:pPr>
        <w:pStyle w:val="Caption"/>
        <w:rPr>
          <w:rFonts w:ascii="Times New Roman" w:eastAsia="Droid Sans Fallback" w:hAnsi="Times New Roman" w:cs="Times New Roman"/>
          <w:kern w:val="0"/>
          <w:szCs w:val="36"/>
        </w:rPr>
      </w:pPr>
      <w:r w:rsidRPr="00587845">
        <w:rPr>
          <w:rFonts w:ascii="Times New Roman" w:hAnsi="Times New Roman" w:cs="Times New Roman"/>
        </w:rPr>
        <w:br w:type="page"/>
      </w:r>
    </w:p>
    <w:p w:rsidR="003D08AF"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7" w:name="_Toc510961973"/>
      <w:r w:rsidRPr="00587845">
        <w:rPr>
          <w:rFonts w:ascii="Times New Roman" w:hAnsi="Times New Roman" w:cs="Times New Roman"/>
        </w:rPr>
        <w:t>PENUTUP</w:t>
      </w:r>
      <w:bookmarkEnd w:id="47"/>
    </w:p>
    <w:p w:rsidR="003D08AF" w:rsidRPr="00587845" w:rsidRDefault="003D08AF" w:rsidP="00587845">
      <w:pPr>
        <w:suppressAutoHyphens w:val="0"/>
        <w:spacing w:line="480" w:lineRule="auto"/>
        <w:ind w:firstLine="851"/>
        <w:jc w:val="both"/>
        <w:rPr>
          <w:rFonts w:ascii="Times New Roman" w:eastAsia="Droid Sans Fallback" w:hAnsi="Times New Roman" w:cs="Times New Roman"/>
          <w:b/>
          <w:kern w:val="0"/>
          <w:szCs w:val="36"/>
        </w:rPr>
      </w:pPr>
      <w:r w:rsidRPr="00587845">
        <w:rPr>
          <w:rFonts w:ascii="Times New Roman" w:hAnsi="Times New Roman" w:cs="Times New Roman"/>
        </w:rPr>
        <w:br w:type="page"/>
      </w:r>
    </w:p>
    <w:p w:rsidR="006D31AB" w:rsidRPr="00587845" w:rsidRDefault="003D08AF" w:rsidP="003D08AF">
      <w:pPr>
        <w:pStyle w:val="Heading1"/>
        <w:numPr>
          <w:ilvl w:val="0"/>
          <w:numId w:val="0"/>
        </w:numPr>
        <w:rPr>
          <w:rFonts w:ascii="Times New Roman" w:hAnsi="Times New Roman" w:cs="Times New Roman"/>
        </w:rPr>
      </w:pPr>
      <w:bookmarkStart w:id="48" w:name="_Toc510961974"/>
      <w:r w:rsidRPr="00587845">
        <w:rPr>
          <w:rFonts w:ascii="Times New Roman" w:hAnsi="Times New Roman" w:cs="Times New Roman"/>
        </w:rPr>
        <w:lastRenderedPageBreak/>
        <w:t>DAFTAR PUSTAKA</w:t>
      </w:r>
      <w:bookmarkEnd w:id="48"/>
    </w:p>
    <w:p w:rsidR="00CD5289" w:rsidRPr="00211ECA" w:rsidRDefault="00587845" w:rsidP="00CD5289">
      <w:pPr>
        <w:widowControl w:val="0"/>
        <w:autoSpaceDE w:val="0"/>
        <w:autoSpaceDN w:val="0"/>
        <w:adjustRightInd w:val="0"/>
        <w:spacing w:before="60" w:after="6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p>
    <w:p w:rsidR="003D08AF" w:rsidRPr="00587845" w:rsidRDefault="00587845" w:rsidP="00211ECA">
      <w:pPr>
        <w:widowControl w:val="0"/>
        <w:autoSpaceDE w:val="0"/>
        <w:autoSpaceDN w:val="0"/>
        <w:adjustRightInd w:val="0"/>
        <w:spacing w:before="60" w:after="60" w:line="480" w:lineRule="auto"/>
        <w:ind w:left="640" w:hanging="640"/>
        <w:rPr>
          <w:rFonts w:ascii="Times New Roman" w:hAnsi="Times New Roman" w:cs="Times New Roman"/>
        </w:rPr>
      </w:pPr>
      <w:r>
        <w:rPr>
          <w:rFonts w:ascii="Times New Roman" w:hAnsi="Times New Roman" w:cs="Times New Roman"/>
        </w:rPr>
        <w:fldChar w:fldCharType="end"/>
      </w:r>
    </w:p>
    <w:sectPr w:rsidR="003D08AF" w:rsidRPr="00587845" w:rsidSect="006832A1">
      <w:pgSz w:w="11906" w:h="16838"/>
      <w:pgMar w:top="2267" w:right="1701" w:bottom="1701" w:left="2268" w:header="1417" w:footer="720" w:gutter="0"/>
      <w:pgNumType w:start="1"/>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574F" w:rsidRDefault="0031574F">
      <w:r>
        <w:separator/>
      </w:r>
    </w:p>
  </w:endnote>
  <w:endnote w:type="continuationSeparator" w:id="0">
    <w:p w:rsidR="0031574F" w:rsidRDefault="003157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Calibri Light">
    <w:charset w:val="00"/>
    <w:family w:val="swiss"/>
    <w:pitch w:val="variable"/>
    <w:sig w:usb0="E0002AFF" w:usb1="C0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CD5289">
      <w:rPr>
        <w:noProof/>
      </w:rPr>
      <w:t>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CD5289">
      <w:rPr>
        <w:noProof/>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32936"/>
      <w:docPartObj>
        <w:docPartGallery w:val="Page Numbers (Bottom of Page)"/>
        <w:docPartUnique/>
      </w:docPartObj>
    </w:sdtPr>
    <w:sdtEndPr>
      <w:rPr>
        <w:noProof/>
      </w:rPr>
    </w:sdtEndPr>
    <w:sdtContent>
      <w:p w:rsidR="006C733C" w:rsidRDefault="006C733C">
        <w:pPr>
          <w:pStyle w:val="Footer"/>
          <w:jc w:val="center"/>
        </w:pPr>
        <w:r>
          <w:fldChar w:fldCharType="begin"/>
        </w:r>
        <w:r>
          <w:instrText xml:space="preserve"> PAGE   \* MERGEFORMAT </w:instrText>
        </w:r>
        <w:r>
          <w:fldChar w:fldCharType="separate"/>
        </w:r>
        <w:r w:rsidR="00CD5289">
          <w:rPr>
            <w:noProof/>
          </w:rPr>
          <w:t>4</w:t>
        </w:r>
        <w:r>
          <w:rPr>
            <w:noProof/>
          </w:rPr>
          <w:fldChar w:fldCharType="end"/>
        </w:r>
      </w:p>
    </w:sdtContent>
  </w:sdt>
  <w:p w:rsidR="006C733C" w:rsidRDefault="006C733C" w:rsidP="006832A1">
    <w:pPr>
      <w:pStyle w:val="Footer"/>
      <w:tabs>
        <w:tab w:val="left" w:pos="3784"/>
        <w:tab w:val="center" w:pos="3968"/>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728057"/>
      <w:docPartObj>
        <w:docPartGallery w:val="Page Numbers (Bottom of Page)"/>
        <w:docPartUnique/>
      </w:docPartObj>
    </w:sdtPr>
    <w:sdtEndPr>
      <w:rPr>
        <w:noProof/>
      </w:rPr>
    </w:sdtEndPr>
    <w:sdtContent>
      <w:p w:rsidR="006C733C" w:rsidRDefault="006C733C">
        <w:pPr>
          <w:pStyle w:val="Footer"/>
          <w:jc w:val="center"/>
        </w:pPr>
        <w:r>
          <w:fldChar w:fldCharType="begin"/>
        </w:r>
        <w:r w:rsidRPr="006832A1">
          <w:instrText xml:space="preserve"> PAGE   \* MERGEFORMAT </w:instrText>
        </w:r>
        <w:r>
          <w:fldChar w:fldCharType="separate"/>
        </w:r>
        <w:r w:rsidR="00CD5289">
          <w:rPr>
            <w:noProof/>
          </w:rPr>
          <w:t>1</w:t>
        </w:r>
        <w:r>
          <w:rPr>
            <w:noProof/>
          </w:rPr>
          <w:fldChar w:fldCharType="end"/>
        </w:r>
      </w:p>
    </w:sdtContent>
  </w:sdt>
  <w:p w:rsidR="006C733C" w:rsidRDefault="006C733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574F" w:rsidRDefault="0031574F">
      <w:r>
        <w:separator/>
      </w:r>
    </w:p>
  </w:footnote>
  <w:footnote w:type="continuationSeparator" w:id="0">
    <w:p w:rsidR="0031574F" w:rsidRDefault="003157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Header"/>
      <w:jc w:val="right"/>
    </w:pPr>
    <w:r>
      <w:fldChar w:fldCharType="begin"/>
    </w:r>
    <w:r>
      <w:instrText xml:space="preserve"> PAGE </w:instrText>
    </w:r>
    <w:r>
      <w:fldChar w:fldCharType="separate"/>
    </w:r>
    <w:r w:rsidR="00587845">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288EAA0"/>
    <w:lvl w:ilvl="0">
      <w:start w:val="1"/>
      <w:numFmt w:val="decimal"/>
      <w:suff w:val="space"/>
      <w:lvlText w:val="BAB %1"/>
      <w:lvlJc w:val="left"/>
      <w:pPr>
        <w:ind w:left="0" w:firstLine="0"/>
      </w:pPr>
      <w:rPr>
        <w:rFonts w:hint="default"/>
        <w:b/>
      </w:rPr>
    </w:lvl>
    <w:lvl w:ilvl="1">
      <w:start w:val="1"/>
      <w:numFmt w:val="decimal"/>
      <w:lvlText w:val="2.%2"/>
      <w:lvlJc w:val="left"/>
      <w:pPr>
        <w:ind w:left="576" w:hanging="576"/>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2.%3"/>
      <w:lvlJc w:val="left"/>
      <w:pPr>
        <w:ind w:left="720" w:hanging="720"/>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1EA14572"/>
    <w:multiLevelType w:val="hybridMultilevel"/>
    <w:tmpl w:val="DC0EB88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B91017"/>
    <w:multiLevelType w:val="hybridMultilevel"/>
    <w:tmpl w:val="D826D27E"/>
    <w:lvl w:ilvl="0" w:tplc="367469F4">
      <w:start w:val="1"/>
      <w:numFmt w:val="decimal"/>
      <w:lvlText w:val="3.%1"/>
      <w:lvlJc w:val="left"/>
      <w:pPr>
        <w:ind w:left="720" w:hanging="360"/>
      </w:pPr>
      <w:rPr>
        <w:rFonts w:hint="default"/>
      </w:rPr>
    </w:lvl>
    <w:lvl w:ilvl="1" w:tplc="C03C75B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D35249"/>
    <w:multiLevelType w:val="hybridMultilevel"/>
    <w:tmpl w:val="180CE86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CD579B"/>
    <w:multiLevelType w:val="hybridMultilevel"/>
    <w:tmpl w:val="1F2E9928"/>
    <w:lvl w:ilvl="0" w:tplc="63984E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F92880"/>
    <w:multiLevelType w:val="hybridMultilevel"/>
    <w:tmpl w:val="02363218"/>
    <w:lvl w:ilvl="0" w:tplc="29D09F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030EC3"/>
    <w:multiLevelType w:val="multilevel"/>
    <w:tmpl w:val="43963692"/>
    <w:lvl w:ilvl="0">
      <w:start w:val="1"/>
      <w:numFmt w:val="decimal"/>
      <w:pStyle w:val="Heading1"/>
      <w:suff w:val="space"/>
      <w:lvlText w:val="BAB %1"/>
      <w:lvlJc w:val="left"/>
      <w:pPr>
        <w:ind w:left="0" w:firstLine="0"/>
      </w:pPr>
      <w:rPr>
        <w:rFonts w:hint="default"/>
      </w:rPr>
    </w:lvl>
    <w:lvl w:ilvl="1">
      <w:start w:val="1"/>
      <w:numFmt w:val="decimal"/>
      <w:lvlText w:val="4.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FE870C7"/>
    <w:multiLevelType w:val="multilevel"/>
    <w:tmpl w:val="996EAA46"/>
    <w:lvl w:ilvl="0">
      <w:start w:val="1"/>
      <w:numFmt w:val="decimal"/>
      <w:lvlText w:val="%1."/>
      <w:lvlJc w:val="left"/>
      <w:pPr>
        <w:ind w:left="360" w:hanging="360"/>
      </w:pPr>
      <w:rPr>
        <w:rFonts w:hint="default"/>
      </w:rPr>
    </w:lvl>
    <w:lvl w:ilvl="1">
      <w:start w:val="1"/>
      <w:numFmt w:val="decimal"/>
      <w:lvlText w:val="%1.%2"/>
      <w:lvlJc w:val="left"/>
      <w:pPr>
        <w:ind w:left="360" w:hanging="360"/>
      </w:pPr>
      <w:rPr>
        <w:rFonts w:eastAsia="Times New Roman" w:hint="default"/>
        <w:b/>
        <w:bCs/>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num w:numId="1">
    <w:abstractNumId w:val="0"/>
  </w:num>
  <w:num w:numId="2">
    <w:abstractNumId w:val="1"/>
  </w:num>
  <w:num w:numId="3">
    <w:abstractNumId w:val="8"/>
  </w:num>
  <w:num w:numId="4">
    <w:abstractNumId w:val="2"/>
  </w:num>
  <w:num w:numId="5">
    <w:abstractNumId w:val="4"/>
  </w:num>
  <w:num w:numId="6">
    <w:abstractNumId w:val="5"/>
  </w:num>
  <w:num w:numId="7">
    <w:abstractNumId w:val="6"/>
  </w:num>
  <w:num w:numId="8">
    <w:abstractNumId w:val="3"/>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F5F"/>
    <w:rsid w:val="00007C3B"/>
    <w:rsid w:val="00021CDA"/>
    <w:rsid w:val="000237EB"/>
    <w:rsid w:val="00031111"/>
    <w:rsid w:val="000355DE"/>
    <w:rsid w:val="00051FCD"/>
    <w:rsid w:val="00052472"/>
    <w:rsid w:val="000524E9"/>
    <w:rsid w:val="00054A2D"/>
    <w:rsid w:val="0007069B"/>
    <w:rsid w:val="000749CF"/>
    <w:rsid w:val="00085BA7"/>
    <w:rsid w:val="0009623C"/>
    <w:rsid w:val="000B41FE"/>
    <w:rsid w:val="000B4B93"/>
    <w:rsid w:val="000C0225"/>
    <w:rsid w:val="000C07DF"/>
    <w:rsid w:val="000D56B2"/>
    <w:rsid w:val="000E598E"/>
    <w:rsid w:val="000F05B1"/>
    <w:rsid w:val="000F1310"/>
    <w:rsid w:val="00100660"/>
    <w:rsid w:val="00105520"/>
    <w:rsid w:val="00106F5F"/>
    <w:rsid w:val="00113EEE"/>
    <w:rsid w:val="00116A53"/>
    <w:rsid w:val="00131044"/>
    <w:rsid w:val="0015750F"/>
    <w:rsid w:val="00175B90"/>
    <w:rsid w:val="0018324D"/>
    <w:rsid w:val="00192448"/>
    <w:rsid w:val="001A15EB"/>
    <w:rsid w:val="001C35C0"/>
    <w:rsid w:val="001D5428"/>
    <w:rsid w:val="001D5EF5"/>
    <w:rsid w:val="001E20FD"/>
    <w:rsid w:val="001F2D90"/>
    <w:rsid w:val="00206251"/>
    <w:rsid w:val="002078AD"/>
    <w:rsid w:val="00211ECA"/>
    <w:rsid w:val="00213A47"/>
    <w:rsid w:val="00243426"/>
    <w:rsid w:val="002513D8"/>
    <w:rsid w:val="00257DFC"/>
    <w:rsid w:val="00260214"/>
    <w:rsid w:val="00261A00"/>
    <w:rsid w:val="002636C7"/>
    <w:rsid w:val="002648C7"/>
    <w:rsid w:val="00276576"/>
    <w:rsid w:val="002A301E"/>
    <w:rsid w:val="002A4BD7"/>
    <w:rsid w:val="002A5459"/>
    <w:rsid w:val="002A654C"/>
    <w:rsid w:val="002B080E"/>
    <w:rsid w:val="002B16A2"/>
    <w:rsid w:val="002C32CA"/>
    <w:rsid w:val="002C4E7D"/>
    <w:rsid w:val="002F5D55"/>
    <w:rsid w:val="003035B5"/>
    <w:rsid w:val="0031574F"/>
    <w:rsid w:val="003277BB"/>
    <w:rsid w:val="00346722"/>
    <w:rsid w:val="0036733F"/>
    <w:rsid w:val="00367FA5"/>
    <w:rsid w:val="0037014C"/>
    <w:rsid w:val="003744EA"/>
    <w:rsid w:val="0037695A"/>
    <w:rsid w:val="003904B1"/>
    <w:rsid w:val="003A3397"/>
    <w:rsid w:val="003B0BFB"/>
    <w:rsid w:val="003B74E1"/>
    <w:rsid w:val="003C6261"/>
    <w:rsid w:val="003C69F9"/>
    <w:rsid w:val="003C7988"/>
    <w:rsid w:val="003D08AF"/>
    <w:rsid w:val="003D40CF"/>
    <w:rsid w:val="00410EBF"/>
    <w:rsid w:val="004131EE"/>
    <w:rsid w:val="00413B07"/>
    <w:rsid w:val="004176F8"/>
    <w:rsid w:val="00421968"/>
    <w:rsid w:val="004246F2"/>
    <w:rsid w:val="0043134B"/>
    <w:rsid w:val="00434F12"/>
    <w:rsid w:val="00442F06"/>
    <w:rsid w:val="00445E34"/>
    <w:rsid w:val="004474CA"/>
    <w:rsid w:val="004601D9"/>
    <w:rsid w:val="00462A0E"/>
    <w:rsid w:val="00467C38"/>
    <w:rsid w:val="004710CD"/>
    <w:rsid w:val="0047540B"/>
    <w:rsid w:val="00485145"/>
    <w:rsid w:val="004853F0"/>
    <w:rsid w:val="004943F2"/>
    <w:rsid w:val="004A0932"/>
    <w:rsid w:val="004D5734"/>
    <w:rsid w:val="004F1EC0"/>
    <w:rsid w:val="00514E4C"/>
    <w:rsid w:val="0052005B"/>
    <w:rsid w:val="00524F0A"/>
    <w:rsid w:val="0052629B"/>
    <w:rsid w:val="005275E6"/>
    <w:rsid w:val="005309B4"/>
    <w:rsid w:val="00530DE3"/>
    <w:rsid w:val="00547219"/>
    <w:rsid w:val="005573FB"/>
    <w:rsid w:val="005636C7"/>
    <w:rsid w:val="0056460E"/>
    <w:rsid w:val="00573E20"/>
    <w:rsid w:val="00587845"/>
    <w:rsid w:val="00590884"/>
    <w:rsid w:val="00593828"/>
    <w:rsid w:val="0059571F"/>
    <w:rsid w:val="005B5B65"/>
    <w:rsid w:val="005C3B49"/>
    <w:rsid w:val="005D1720"/>
    <w:rsid w:val="005D2205"/>
    <w:rsid w:val="005D22BE"/>
    <w:rsid w:val="005D5B99"/>
    <w:rsid w:val="005D60DD"/>
    <w:rsid w:val="005D658D"/>
    <w:rsid w:val="005E379E"/>
    <w:rsid w:val="005F2A5C"/>
    <w:rsid w:val="00604F38"/>
    <w:rsid w:val="00605DC1"/>
    <w:rsid w:val="00606636"/>
    <w:rsid w:val="00615CE8"/>
    <w:rsid w:val="00617A25"/>
    <w:rsid w:val="0062063C"/>
    <w:rsid w:val="00621CA3"/>
    <w:rsid w:val="006343D5"/>
    <w:rsid w:val="006437B7"/>
    <w:rsid w:val="00645A55"/>
    <w:rsid w:val="00647137"/>
    <w:rsid w:val="00654969"/>
    <w:rsid w:val="00654DC9"/>
    <w:rsid w:val="00660422"/>
    <w:rsid w:val="006610B1"/>
    <w:rsid w:val="00666CAC"/>
    <w:rsid w:val="00666F88"/>
    <w:rsid w:val="00673B32"/>
    <w:rsid w:val="00675812"/>
    <w:rsid w:val="006832A1"/>
    <w:rsid w:val="0068461E"/>
    <w:rsid w:val="00684E3D"/>
    <w:rsid w:val="006A6BBE"/>
    <w:rsid w:val="006B2E5C"/>
    <w:rsid w:val="006C1718"/>
    <w:rsid w:val="006C207B"/>
    <w:rsid w:val="006C733C"/>
    <w:rsid w:val="006D31AB"/>
    <w:rsid w:val="00701C9D"/>
    <w:rsid w:val="0070372C"/>
    <w:rsid w:val="00704C5A"/>
    <w:rsid w:val="00707936"/>
    <w:rsid w:val="00724BB9"/>
    <w:rsid w:val="00727A39"/>
    <w:rsid w:val="00737EFC"/>
    <w:rsid w:val="00741FFE"/>
    <w:rsid w:val="00742CB0"/>
    <w:rsid w:val="0074471A"/>
    <w:rsid w:val="00744B5B"/>
    <w:rsid w:val="007672D0"/>
    <w:rsid w:val="007756E7"/>
    <w:rsid w:val="007776B2"/>
    <w:rsid w:val="00792CBB"/>
    <w:rsid w:val="007A7141"/>
    <w:rsid w:val="007C7452"/>
    <w:rsid w:val="007D6B24"/>
    <w:rsid w:val="007E3714"/>
    <w:rsid w:val="007E6DDF"/>
    <w:rsid w:val="007E7855"/>
    <w:rsid w:val="00807910"/>
    <w:rsid w:val="00807A81"/>
    <w:rsid w:val="00810496"/>
    <w:rsid w:val="00825612"/>
    <w:rsid w:val="00832109"/>
    <w:rsid w:val="00832629"/>
    <w:rsid w:val="0083297B"/>
    <w:rsid w:val="0083465F"/>
    <w:rsid w:val="00837B92"/>
    <w:rsid w:val="00837DAA"/>
    <w:rsid w:val="008628E6"/>
    <w:rsid w:val="00870E20"/>
    <w:rsid w:val="00884DC9"/>
    <w:rsid w:val="00885FDC"/>
    <w:rsid w:val="0089569E"/>
    <w:rsid w:val="00896159"/>
    <w:rsid w:val="008C3196"/>
    <w:rsid w:val="008C70B3"/>
    <w:rsid w:val="008E193B"/>
    <w:rsid w:val="008E2DC9"/>
    <w:rsid w:val="008F730F"/>
    <w:rsid w:val="00900D20"/>
    <w:rsid w:val="00901145"/>
    <w:rsid w:val="00902FBF"/>
    <w:rsid w:val="009032A7"/>
    <w:rsid w:val="009056A9"/>
    <w:rsid w:val="009079F6"/>
    <w:rsid w:val="00907DD2"/>
    <w:rsid w:val="00910E37"/>
    <w:rsid w:val="00922A8E"/>
    <w:rsid w:val="00940D3A"/>
    <w:rsid w:val="009454F8"/>
    <w:rsid w:val="009606DF"/>
    <w:rsid w:val="00961926"/>
    <w:rsid w:val="0097375D"/>
    <w:rsid w:val="0097569E"/>
    <w:rsid w:val="00995E04"/>
    <w:rsid w:val="009B2D57"/>
    <w:rsid w:val="009B6991"/>
    <w:rsid w:val="009C4F55"/>
    <w:rsid w:val="009D047F"/>
    <w:rsid w:val="009D0891"/>
    <w:rsid w:val="009D2CC8"/>
    <w:rsid w:val="009D4FC2"/>
    <w:rsid w:val="009D673A"/>
    <w:rsid w:val="009E1534"/>
    <w:rsid w:val="009F37B7"/>
    <w:rsid w:val="00A01626"/>
    <w:rsid w:val="00A1598F"/>
    <w:rsid w:val="00A1635B"/>
    <w:rsid w:val="00A343CC"/>
    <w:rsid w:val="00A346BA"/>
    <w:rsid w:val="00A459E1"/>
    <w:rsid w:val="00A62CD1"/>
    <w:rsid w:val="00A62EA7"/>
    <w:rsid w:val="00A63689"/>
    <w:rsid w:val="00A649FE"/>
    <w:rsid w:val="00A659B1"/>
    <w:rsid w:val="00A70EBA"/>
    <w:rsid w:val="00A72878"/>
    <w:rsid w:val="00A75C3F"/>
    <w:rsid w:val="00A760DB"/>
    <w:rsid w:val="00A95F3C"/>
    <w:rsid w:val="00AA3BFD"/>
    <w:rsid w:val="00AB2AFD"/>
    <w:rsid w:val="00AB41F6"/>
    <w:rsid w:val="00AB5BC7"/>
    <w:rsid w:val="00AB633A"/>
    <w:rsid w:val="00AC1315"/>
    <w:rsid w:val="00AD375E"/>
    <w:rsid w:val="00AD72F0"/>
    <w:rsid w:val="00AE041A"/>
    <w:rsid w:val="00AF41FB"/>
    <w:rsid w:val="00B03A82"/>
    <w:rsid w:val="00B0407A"/>
    <w:rsid w:val="00B04648"/>
    <w:rsid w:val="00B146CA"/>
    <w:rsid w:val="00B314BD"/>
    <w:rsid w:val="00B32AC0"/>
    <w:rsid w:val="00B360FD"/>
    <w:rsid w:val="00B4278B"/>
    <w:rsid w:val="00B60246"/>
    <w:rsid w:val="00B62966"/>
    <w:rsid w:val="00B73273"/>
    <w:rsid w:val="00B77D18"/>
    <w:rsid w:val="00B80E22"/>
    <w:rsid w:val="00BA0E18"/>
    <w:rsid w:val="00BE4966"/>
    <w:rsid w:val="00BE6B6E"/>
    <w:rsid w:val="00C02A64"/>
    <w:rsid w:val="00C069D1"/>
    <w:rsid w:val="00C07A6C"/>
    <w:rsid w:val="00C10233"/>
    <w:rsid w:val="00C31BDB"/>
    <w:rsid w:val="00C36F71"/>
    <w:rsid w:val="00C47C8C"/>
    <w:rsid w:val="00C546A4"/>
    <w:rsid w:val="00C569FE"/>
    <w:rsid w:val="00C57BE2"/>
    <w:rsid w:val="00C63E66"/>
    <w:rsid w:val="00C73963"/>
    <w:rsid w:val="00C743A5"/>
    <w:rsid w:val="00C83D7A"/>
    <w:rsid w:val="00C8436F"/>
    <w:rsid w:val="00C92046"/>
    <w:rsid w:val="00CA58A1"/>
    <w:rsid w:val="00CB029A"/>
    <w:rsid w:val="00CB7F98"/>
    <w:rsid w:val="00CB7FBC"/>
    <w:rsid w:val="00CC4026"/>
    <w:rsid w:val="00CD2D4A"/>
    <w:rsid w:val="00CD5289"/>
    <w:rsid w:val="00CF09D7"/>
    <w:rsid w:val="00D17316"/>
    <w:rsid w:val="00D2550D"/>
    <w:rsid w:val="00D355DB"/>
    <w:rsid w:val="00D578F7"/>
    <w:rsid w:val="00D641B9"/>
    <w:rsid w:val="00D657CF"/>
    <w:rsid w:val="00D75352"/>
    <w:rsid w:val="00D76E6B"/>
    <w:rsid w:val="00D80690"/>
    <w:rsid w:val="00D8443B"/>
    <w:rsid w:val="00D93534"/>
    <w:rsid w:val="00D9495F"/>
    <w:rsid w:val="00DA2123"/>
    <w:rsid w:val="00DA7730"/>
    <w:rsid w:val="00DC1E9B"/>
    <w:rsid w:val="00DC4A35"/>
    <w:rsid w:val="00DC622C"/>
    <w:rsid w:val="00DD66D5"/>
    <w:rsid w:val="00DE1B83"/>
    <w:rsid w:val="00DE3047"/>
    <w:rsid w:val="00DE5920"/>
    <w:rsid w:val="00DF1319"/>
    <w:rsid w:val="00DF7F59"/>
    <w:rsid w:val="00E0241F"/>
    <w:rsid w:val="00E260C4"/>
    <w:rsid w:val="00E32AFD"/>
    <w:rsid w:val="00E36E7E"/>
    <w:rsid w:val="00E40B80"/>
    <w:rsid w:val="00E451C2"/>
    <w:rsid w:val="00E46A92"/>
    <w:rsid w:val="00E50EF3"/>
    <w:rsid w:val="00E5422F"/>
    <w:rsid w:val="00E6070D"/>
    <w:rsid w:val="00E62174"/>
    <w:rsid w:val="00E63E91"/>
    <w:rsid w:val="00E83DA6"/>
    <w:rsid w:val="00E94D92"/>
    <w:rsid w:val="00E9764C"/>
    <w:rsid w:val="00EA1C46"/>
    <w:rsid w:val="00EA2766"/>
    <w:rsid w:val="00EB108E"/>
    <w:rsid w:val="00EB7A8D"/>
    <w:rsid w:val="00EC4DCD"/>
    <w:rsid w:val="00EC6960"/>
    <w:rsid w:val="00EC7061"/>
    <w:rsid w:val="00ED3F7B"/>
    <w:rsid w:val="00ED724A"/>
    <w:rsid w:val="00EE164A"/>
    <w:rsid w:val="00EF09B8"/>
    <w:rsid w:val="00F01DF4"/>
    <w:rsid w:val="00F05317"/>
    <w:rsid w:val="00F07AF3"/>
    <w:rsid w:val="00F103B5"/>
    <w:rsid w:val="00F13419"/>
    <w:rsid w:val="00F15124"/>
    <w:rsid w:val="00F21E54"/>
    <w:rsid w:val="00F24F91"/>
    <w:rsid w:val="00F3018F"/>
    <w:rsid w:val="00F36088"/>
    <w:rsid w:val="00F579EE"/>
    <w:rsid w:val="00F61496"/>
    <w:rsid w:val="00F61A70"/>
    <w:rsid w:val="00F72396"/>
    <w:rsid w:val="00F8011F"/>
    <w:rsid w:val="00F83150"/>
    <w:rsid w:val="00F83496"/>
    <w:rsid w:val="00F835C7"/>
    <w:rsid w:val="00F87C8F"/>
    <w:rsid w:val="00FB0900"/>
    <w:rsid w:val="00FB2654"/>
    <w:rsid w:val="00FC5140"/>
    <w:rsid w:val="00FD7C95"/>
    <w:rsid w:val="00FE416B"/>
    <w:rsid w:val="00FE5A83"/>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572340">
      <w:bodyDiv w:val="1"/>
      <w:marLeft w:val="0"/>
      <w:marRight w:val="0"/>
      <w:marTop w:val="0"/>
      <w:marBottom w:val="0"/>
      <w:divBdr>
        <w:top w:val="none" w:sz="0" w:space="0" w:color="auto"/>
        <w:left w:val="none" w:sz="0" w:space="0" w:color="auto"/>
        <w:bottom w:val="none" w:sz="0" w:space="0" w:color="auto"/>
        <w:right w:val="none" w:sz="0" w:space="0" w:color="auto"/>
      </w:divBdr>
    </w:div>
    <w:div w:id="1097212327">
      <w:bodyDiv w:val="1"/>
      <w:marLeft w:val="0"/>
      <w:marRight w:val="0"/>
      <w:marTop w:val="0"/>
      <w:marBottom w:val="0"/>
      <w:divBdr>
        <w:top w:val="none" w:sz="0" w:space="0" w:color="auto"/>
        <w:left w:val="none" w:sz="0" w:space="0" w:color="auto"/>
        <w:bottom w:val="none" w:sz="0" w:space="0" w:color="auto"/>
        <w:right w:val="none" w:sz="0" w:space="0" w:color="auto"/>
      </w:divBdr>
    </w:div>
    <w:div w:id="143821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jpe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materi%20kuliah\semester%204\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FDA46-A9DB-4643-B0A4-95B02F7CE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dot</Template>
  <TotalTime>0</TotalTime>
  <Pages>12</Pages>
  <Words>501</Words>
  <Characters>2861</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3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Asus</dc:creator>
  <cp:keywords>templat TA, templat KP, templat berkas libreoffice</cp:keywords>
  <cp:lastModifiedBy>Joan</cp:lastModifiedBy>
  <cp:revision>2</cp:revision>
  <cp:lastPrinted>1900-12-31T17:00:00Z</cp:lastPrinted>
  <dcterms:created xsi:type="dcterms:W3CDTF">2018-04-08T08:05:00Z</dcterms:created>
  <dcterms:modified xsi:type="dcterms:W3CDTF">2018-04-0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ac311894-85a1-3419-907b-68068df2180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